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B30956" w14:textId="77777777" w:rsidR="00370097" w:rsidRDefault="00370097" w:rsidP="00370097">
      <w:pPr>
        <w:spacing w:line="480" w:lineRule="auto"/>
        <w:jc w:val="both"/>
      </w:pPr>
      <w:r>
        <w:rPr>
          <w:b/>
        </w:rPr>
        <w:t xml:space="preserve">Supplemental Figure 1. Epistatic interaction between loci on chromosome 6 regulate </w:t>
      </w:r>
      <w:r w:rsidRPr="00213112">
        <w:rPr>
          <w:b/>
        </w:rPr>
        <w:t xml:space="preserve">red cell distribution width </w:t>
      </w:r>
      <w:r>
        <w:rPr>
          <w:b/>
        </w:rPr>
        <w:t>in blood.</w:t>
      </w:r>
      <w:r>
        <w:t xml:space="preserve"> Red cell distribution width based on genotype at SNP markers (A) </w:t>
      </w:r>
      <w:r>
        <w:rPr>
          <w:color w:val="000000"/>
        </w:rPr>
        <w:t>rs13478633</w:t>
      </w:r>
      <w:r>
        <w:t xml:space="preserve"> and (B) </w:t>
      </w:r>
      <w:r>
        <w:rPr>
          <w:color w:val="000000"/>
        </w:rPr>
        <w:t xml:space="preserve">rs13478641 </w:t>
      </w:r>
      <w:r>
        <w:t xml:space="preserve">on chromosome 6. Each dot represents one mouse. (C) QTL mapping results for main effects on chromosome 6. The LOD threshold for significance (p &lt; 0.05) was calculated by permutation testing (n=10,000) and is indicated by a horizontal line. Mb position is indicated for both chromosomes 4 and 6 along the x-axis. No significant main effect QTLs were detected. (D) Red cell distribution width based on the combined genotypes at </w:t>
      </w:r>
      <w:r>
        <w:rPr>
          <w:color w:val="000000"/>
        </w:rPr>
        <w:t>rs13478633</w:t>
      </w:r>
      <w:r>
        <w:t xml:space="preserve"> and </w:t>
      </w:r>
      <w:r>
        <w:rPr>
          <w:color w:val="000000"/>
        </w:rPr>
        <w:t xml:space="preserve">rs13478641 </w:t>
      </w:r>
      <w:r>
        <w:t xml:space="preserve">on chromosome 6. (E) QTL mapping results for interaction effects on chromosome 6. The LOD threshold for significance (p &lt; 0.05)) was calculated by permutation testing (n=10,000) and is indicated by a horizontal line. The most significant interaction QTLs were detected with peaks at </w:t>
      </w:r>
      <w:r>
        <w:rPr>
          <w:color w:val="000000"/>
        </w:rPr>
        <w:t>rs13478633 (5.2 Mb)</w:t>
      </w:r>
      <w:r>
        <w:t xml:space="preserve"> and </w:t>
      </w:r>
      <w:r>
        <w:rPr>
          <w:color w:val="000000"/>
        </w:rPr>
        <w:t>rs13478641 (7.2 Mb)</w:t>
      </w:r>
      <w:r>
        <w:t xml:space="preserve">. Mb position is indicated for Chromosome 6 along the x-axis. (F) Context-dependent effects of the BB and AB genotypes at </w:t>
      </w:r>
      <w:r>
        <w:rPr>
          <w:color w:val="000000"/>
        </w:rPr>
        <w:t>rs13478633</w:t>
      </w:r>
      <w:r>
        <w:t xml:space="preserve"> and </w:t>
      </w:r>
      <w:r>
        <w:rPr>
          <w:color w:val="000000"/>
        </w:rPr>
        <w:t>rs13478641</w:t>
      </w:r>
      <w:r>
        <w:t>. Mean and standard error are shown for each genotype combination. An “A” genotype indicates A/J-derived. A “B” genotype indicates C57BL/6J-derived.</w:t>
      </w:r>
    </w:p>
    <w:p w14:paraId="6079F92A" w14:textId="77777777" w:rsidR="00370097" w:rsidRPr="006A57E5" w:rsidRDefault="00370097" w:rsidP="00370097">
      <w:pPr>
        <w:spacing w:line="480" w:lineRule="auto"/>
        <w:jc w:val="both"/>
      </w:pPr>
      <w:r>
        <w:rPr>
          <w:b/>
        </w:rPr>
        <w:t xml:space="preserve">Supplemental Figure 2. Higher resolution mapping of main effect QTLs regulating the mRNA expression of </w:t>
      </w:r>
      <w:r>
        <w:rPr>
          <w:b/>
          <w:i/>
        </w:rPr>
        <w:t xml:space="preserve">Extl1 </w:t>
      </w:r>
      <w:r>
        <w:rPr>
          <w:b/>
        </w:rPr>
        <w:t xml:space="preserve">and </w:t>
      </w:r>
      <w:r>
        <w:rPr>
          <w:b/>
          <w:i/>
        </w:rPr>
        <w:t>Cadps2</w:t>
      </w:r>
      <w:r>
        <w:rPr>
          <w:b/>
        </w:rPr>
        <w:t>.</w:t>
      </w:r>
      <w:r w:rsidRPr="006A57E5">
        <w:t xml:space="preserve"> </w:t>
      </w:r>
      <w:r>
        <w:t xml:space="preserve">The main effects for QTLs regulating the expression of </w:t>
      </w:r>
      <w:r w:rsidRPr="00D95580">
        <w:rPr>
          <w:i/>
        </w:rPr>
        <w:t>Extl1</w:t>
      </w:r>
      <w:r>
        <w:t xml:space="preserve"> to Chromosome 4 and </w:t>
      </w:r>
      <w:r w:rsidRPr="00D95580">
        <w:rPr>
          <w:i/>
        </w:rPr>
        <w:t>Cadps2</w:t>
      </w:r>
      <w:r>
        <w:t xml:space="preserve"> to Chromosome 6 are denoted by LOD peaks. In our previous study expression of these two genes mapped the chromosome 4 and chromosome 6 in their entirety </w:t>
      </w:r>
      <w:r>
        <w:fldChar w:fldCharType="begin">
          <w:fldData xml:space="preserve">PEVuZE5vdGU+PENpdGU+PEF1dGhvcj5DaGVuPC9BdXRob3I+PFllYXI+MjAxNzwvWWVhcj48UmVj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DaGVuPC9BdXRob3I+PFllYXI+MjAxNzwvWWVhcj48UmVj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B61BF0">
        <w:rPr>
          <w:smallCaps/>
          <w:noProof/>
        </w:rPr>
        <w:t>Chen</w:t>
      </w:r>
      <w:r w:rsidRPr="00B61BF0">
        <w:rPr>
          <w:i/>
          <w:noProof/>
        </w:rPr>
        <w:t xml:space="preserve"> et al.</w:t>
      </w:r>
      <w:r>
        <w:rPr>
          <w:noProof/>
        </w:rPr>
        <w:t xml:space="preserve"> 2017)</w:t>
      </w:r>
      <w:r>
        <w:fldChar w:fldCharType="end"/>
      </w:r>
      <w:r>
        <w:t xml:space="preserve">, but in the current study we were able to map them to a single locus on each of the chromosomes as shown using N2 progeny. (A) The LOD score plot for the </w:t>
      </w:r>
      <w:r w:rsidRPr="0099640C">
        <w:rPr>
          <w:i/>
        </w:rPr>
        <w:t>Extl1</w:t>
      </w:r>
      <w:r>
        <w:t xml:space="preserve"> QTL is shown, with the LOD score peak located at</w:t>
      </w:r>
      <w:r w:rsidRPr="009B67F4">
        <w:t xml:space="preserve"> rs13477965 (126.7 Mb). </w:t>
      </w:r>
      <w:r>
        <w:t xml:space="preserve">(B) The LOD score plot for the </w:t>
      </w:r>
      <w:r w:rsidRPr="0099640C">
        <w:rPr>
          <w:i/>
        </w:rPr>
        <w:t>Cadps2</w:t>
      </w:r>
      <w:r>
        <w:t xml:space="preserve"> QTL is shown, with the LOD score peak located at </w:t>
      </w:r>
      <w:r w:rsidRPr="009B67F4">
        <w:t>rs13478695</w:t>
      </w:r>
      <w:r>
        <w:t xml:space="preserve"> (32.3 Mb). </w:t>
      </w:r>
    </w:p>
    <w:p w14:paraId="4258A0B1" w14:textId="77777777" w:rsidR="00370097" w:rsidRPr="006A57E5" w:rsidRDefault="00370097" w:rsidP="00370097">
      <w:pPr>
        <w:spacing w:line="480" w:lineRule="auto"/>
        <w:jc w:val="both"/>
      </w:pPr>
    </w:p>
    <w:p w14:paraId="5D19775F" w14:textId="77777777" w:rsidR="00370097" w:rsidRDefault="00370097" w:rsidP="00370097">
      <w:pPr>
        <w:spacing w:line="480" w:lineRule="auto"/>
        <w:jc w:val="both"/>
      </w:pPr>
    </w:p>
    <w:p w14:paraId="350565E2" w14:textId="77777777" w:rsidR="00370097" w:rsidRDefault="00370097" w:rsidP="00370097">
      <w:pPr>
        <w:spacing w:line="480" w:lineRule="auto"/>
        <w:jc w:val="both"/>
      </w:pPr>
      <w:r>
        <w:rPr>
          <w:b/>
        </w:rPr>
        <w:t xml:space="preserve">Supplemental Figure 3. Higher resolution mapping of an interaction effect QTL pair regulating the mRNA Expression of </w:t>
      </w:r>
      <w:r w:rsidRPr="00AD541E">
        <w:rPr>
          <w:b/>
          <w:i/>
        </w:rPr>
        <w:t>Tmem245</w:t>
      </w:r>
      <w:r>
        <w:rPr>
          <w:b/>
        </w:rPr>
        <w:t xml:space="preserve">. </w:t>
      </w:r>
      <w:r w:rsidRPr="00B61BF0">
        <w:t>Using the N2 cros</w:t>
      </w:r>
      <w:r>
        <w:t>s</w:t>
      </w:r>
      <w:r w:rsidRPr="00B61BF0">
        <w:t>es</w:t>
      </w:r>
      <w:r>
        <w:t>,</w:t>
      </w:r>
      <w:r w:rsidRPr="00B61BF0">
        <w:t xml:space="preserve"> we mapped e</w:t>
      </w:r>
      <w:r>
        <w:t>x</w:t>
      </w:r>
      <w:r w:rsidRPr="00B61BF0">
        <w:t>pre</w:t>
      </w:r>
      <w:r>
        <w:t>s</w:t>
      </w:r>
      <w:r w:rsidRPr="00B61BF0">
        <w:t xml:space="preserve">sion of </w:t>
      </w:r>
      <w:r w:rsidRPr="00B61BF0">
        <w:rPr>
          <w:i/>
        </w:rPr>
        <w:t>Tmem245</w:t>
      </w:r>
      <w:r w:rsidRPr="00B61BF0">
        <w:t xml:space="preserve"> </w:t>
      </w:r>
      <w:r>
        <w:t xml:space="preserve">to interacting loci, one on chromosome 4 and one on chromosome 6.  This provided increased mapping resolution in comparison to our previous study where we mapped interacting loci only to the entire chromosomes </w:t>
      </w:r>
      <w:r>
        <w:fldChar w:fldCharType="begin">
          <w:fldData xml:space="preserve">PEVuZE5vdGU+PENpdGU+PEF1dGhvcj5DaGVuPC9BdXRob3I+PFllYXI+MjAxNzwvWWVhcj48UmVj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DaGVuPC9BdXRob3I+PFllYXI+MjAxNzwvWWVhcj48UmVj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r w:rsidRPr="00B61BF0">
        <w:rPr>
          <w:smallCaps/>
          <w:noProof/>
        </w:rPr>
        <w:t>Chen</w:t>
      </w:r>
      <w:r w:rsidRPr="00B61BF0">
        <w:rPr>
          <w:i/>
          <w:noProof/>
        </w:rPr>
        <w:t xml:space="preserve"> et al.</w:t>
      </w:r>
      <w:r>
        <w:rPr>
          <w:noProof/>
        </w:rPr>
        <w:t xml:space="preserve"> 2017)</w:t>
      </w:r>
      <w:r>
        <w:fldChar w:fldCharType="end"/>
      </w:r>
      <w:r>
        <w:t>.</w:t>
      </w:r>
      <w:r w:rsidRPr="009B67F4">
        <w:t xml:space="preserve"> </w:t>
      </w:r>
      <w:r>
        <w:t xml:space="preserve">The LOD score plot for the </w:t>
      </w:r>
      <w:r w:rsidRPr="0099640C">
        <w:rPr>
          <w:i/>
        </w:rPr>
        <w:t>Tmem245</w:t>
      </w:r>
      <w:r>
        <w:t xml:space="preserve"> interaction QTL is shown, with the LOD score peaks located at </w:t>
      </w:r>
      <w:r w:rsidRPr="00D27D46">
        <w:t xml:space="preserve">rs13477555 </w:t>
      </w:r>
      <w:r>
        <w:t xml:space="preserve">(10.2 Mb) on Chromosome 4 and </w:t>
      </w:r>
      <w:r w:rsidRPr="00D27D46">
        <w:t>rs3023840</w:t>
      </w:r>
      <w:r>
        <w:t xml:space="preserve"> (147.7 Mb) on Chromosome 6.</w:t>
      </w:r>
    </w:p>
    <w:p w14:paraId="2B2257EF" w14:textId="77777777" w:rsidR="0081328D" w:rsidRDefault="005F3E5C"/>
    <w:sectPr w:rsidR="008132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0097"/>
    <w:rsid w:val="00332EE1"/>
    <w:rsid w:val="00370097"/>
    <w:rsid w:val="005F3E5C"/>
    <w:rsid w:val="00DD2B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B1F9EA"/>
  <w15:chartTrackingRefBased/>
  <w15:docId w15:val="{D257A51E-5380-4252-A8AB-0DADD9B4E6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009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00</Words>
  <Characters>228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Miller</dc:creator>
  <cp:keywords/>
  <dc:description/>
  <cp:lastModifiedBy>Marla Kipp</cp:lastModifiedBy>
  <cp:revision>2</cp:revision>
  <dcterms:created xsi:type="dcterms:W3CDTF">2020-10-06T16:31:00Z</dcterms:created>
  <dcterms:modified xsi:type="dcterms:W3CDTF">2020-10-06T16:31:00Z</dcterms:modified>
</cp:coreProperties>
</file>